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374996" w14:textId="77777777" w:rsidR="00150FC9" w:rsidRPr="007F5290" w:rsidRDefault="00150FC9" w:rsidP="00150FC9">
      <w:pPr>
        <w:adjustRightInd w:val="0"/>
        <w:snapToGrid w:val="0"/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bookmarkStart w:id="0" w:name="_Hlk85031907"/>
      <w:r w:rsidRPr="007F5290">
        <w:rPr>
          <w:rFonts w:ascii="Times New Roman" w:hAnsi="Times New Roman" w:cs="Times New Roman"/>
          <w:b/>
          <w:sz w:val="24"/>
          <w:szCs w:val="24"/>
        </w:rPr>
        <w:t>Supplementary Table S1.</w:t>
      </w:r>
      <w:r w:rsidRPr="007F5290">
        <w:rPr>
          <w:rFonts w:ascii="Times New Roman" w:hAnsi="Times New Roman" w:cs="Times New Roman"/>
          <w:bCs/>
          <w:sz w:val="24"/>
          <w:szCs w:val="24"/>
        </w:rPr>
        <w:t xml:space="preserve"> Quality assessment of the included studies</w:t>
      </w:r>
    </w:p>
    <w:tbl>
      <w:tblPr>
        <w:tblW w:w="5000" w:type="pct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2119"/>
        <w:gridCol w:w="974"/>
        <w:gridCol w:w="1393"/>
        <w:gridCol w:w="1253"/>
        <w:gridCol w:w="1672"/>
        <w:gridCol w:w="1672"/>
        <w:gridCol w:w="1672"/>
        <w:gridCol w:w="1114"/>
        <w:gridCol w:w="1533"/>
        <w:gridCol w:w="556"/>
      </w:tblGrid>
      <w:tr w:rsidR="00150FC9" w:rsidRPr="007F5290" w14:paraId="43D24FE8" w14:textId="77777777" w:rsidTr="00150FC9">
        <w:tc>
          <w:tcPr>
            <w:tcW w:w="759" w:type="pct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</w:tcPr>
          <w:bookmarkEnd w:id="0"/>
          <w:p w14:paraId="590EF4D4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Stud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(MINORS)</w:t>
            </w:r>
          </w:p>
        </w:tc>
        <w:tc>
          <w:tcPr>
            <w:tcW w:w="349" w:type="pct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</w:tcPr>
          <w:p w14:paraId="2DD3543D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A clearly stated aim</w:t>
            </w:r>
          </w:p>
        </w:tc>
        <w:tc>
          <w:tcPr>
            <w:tcW w:w="499" w:type="pct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</w:tcPr>
          <w:p w14:paraId="1F537F3B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Inclusion of consecutive patients</w:t>
            </w:r>
          </w:p>
        </w:tc>
        <w:tc>
          <w:tcPr>
            <w:tcW w:w="449" w:type="pct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</w:tcPr>
          <w:p w14:paraId="6144B075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Prospective collection of data</w:t>
            </w:r>
          </w:p>
        </w:tc>
        <w:tc>
          <w:tcPr>
            <w:tcW w:w="599" w:type="pct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</w:tcPr>
          <w:p w14:paraId="233250EC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Endpoints appropriate to the aim of the study</w:t>
            </w:r>
          </w:p>
        </w:tc>
        <w:tc>
          <w:tcPr>
            <w:tcW w:w="599" w:type="pct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</w:tcPr>
          <w:p w14:paraId="5C572E19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Unbiased assessment of the study endpoint</w:t>
            </w:r>
          </w:p>
        </w:tc>
        <w:tc>
          <w:tcPr>
            <w:tcW w:w="599" w:type="pct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</w:tcPr>
          <w:p w14:paraId="1790500C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Follow-up period appropriate to the aim of the study</w:t>
            </w:r>
          </w:p>
        </w:tc>
        <w:tc>
          <w:tcPr>
            <w:tcW w:w="399" w:type="pct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</w:tcPr>
          <w:p w14:paraId="165BA378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Loss to follow up less than 5%</w:t>
            </w:r>
          </w:p>
        </w:tc>
        <w:tc>
          <w:tcPr>
            <w:tcW w:w="549" w:type="pct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</w:tcPr>
          <w:p w14:paraId="549AF488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Prospective calculation of the study size</w:t>
            </w:r>
          </w:p>
        </w:tc>
        <w:tc>
          <w:tcPr>
            <w:tcW w:w="199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57A3D940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otal</w:t>
            </w:r>
          </w:p>
        </w:tc>
      </w:tr>
      <w:tr w:rsidR="00150FC9" w:rsidRPr="007F5290" w14:paraId="3D9B4639" w14:textId="77777777" w:rsidTr="00150FC9">
        <w:trPr>
          <w:trHeight w:val="230"/>
        </w:trPr>
        <w:tc>
          <w:tcPr>
            <w:tcW w:w="759" w:type="pct"/>
            <w:tcBorders>
              <w:top w:val="single" w:sz="4" w:space="0" w:color="auto"/>
            </w:tcBorders>
          </w:tcPr>
          <w:p w14:paraId="76504115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Boric, 2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oric&lt;/Author&gt;&lt;Year&gt;2019&lt;/Year&gt;&lt;RecNum&gt;23&lt;/RecNum&gt;&lt;DisplayText&gt;&lt;style face="superscript"&gt;23&lt;/style&gt;&lt;/DisplayText&gt;&lt;record&gt;&lt;rec-number&gt;23&lt;/rec-number&gt;&lt;foreign-keys&gt;&lt;key app="EN" db-id="0559rt22i0920oer92op5w2jw2pta2990vfd" timestamp="1633945284"&gt;23&lt;/key&gt;&lt;/foreign-keys&gt;&lt;ref-type name="Journal Article"&gt;17&lt;/ref-type&gt;&lt;contributors&gt;&lt;authors&gt;&lt;author&gt;Boric, I.&lt;/author&gt;&lt;author&gt;Hudetz, D.&lt;/author&gt;&lt;author&gt;Rod, E.&lt;/author&gt;&lt;author&gt;Jelec, Z.&lt;/author&gt;&lt;author&gt;Vrdoljak, T.&lt;/author&gt;&lt;author&gt;Skelin, A.&lt;/author&gt;&lt;author&gt;Polasek, O.&lt;/author&gt;&lt;author&gt;Plecko, M.&lt;/author&gt;&lt;author&gt;Trbojevic-Akmacic, I.&lt;/author&gt;&lt;author&gt;Lauc, G.&lt;/author&gt;&lt;author&gt;Primorac, D.&lt;/author&gt;&lt;/authors&gt;&lt;/contributors&gt;&lt;titles&gt;&lt;title&gt;A 24-Month Follow-Up Study of the Effect of Intra-Articular Injection of Autologous Microfragmented Fat Tissue on Proteoglycan Synthesis in Patients with Knee Osteoarthritis&lt;/title&gt;&lt;secondary-title&gt;Genes&lt;/secondary-title&gt;&lt;/titles&gt;&lt;periodical&gt;&lt;full-title&gt;Genes&lt;/full-title&gt;&lt;/periodical&gt;&lt;volume&gt;10&lt;/volume&gt;&lt;number&gt;12&lt;/number&gt;&lt;dates&gt;&lt;year&gt;2019&lt;/year&gt;&lt;pub-dates&gt;&lt;date&gt;Dec&lt;/date&gt;&lt;/pub-dates&gt;&lt;/dates&gt;&lt;accession-num&gt;WOS:000507342400104&lt;/accession-num&gt;&lt;urls&gt;&lt;related-urls&gt;&lt;url&gt;https://res.mdpi.com/d_attachment/genes/genes-10-01051/article_deploy/genes-10-01051.pdf&lt;/url&gt;&lt;/related-urls&gt;&lt;/urls&gt;&lt;electronic-resource-num&gt;10.3390/genes1012105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0A6EED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49" w:type="pct"/>
            <w:tcBorders>
              <w:top w:val="single" w:sz="4" w:space="0" w:color="auto"/>
            </w:tcBorders>
          </w:tcPr>
          <w:p w14:paraId="7FDDBF9B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99" w:type="pct"/>
            <w:tcBorders>
              <w:top w:val="single" w:sz="4" w:space="0" w:color="auto"/>
            </w:tcBorders>
          </w:tcPr>
          <w:p w14:paraId="790C9C9C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49" w:type="pct"/>
            <w:tcBorders>
              <w:top w:val="single" w:sz="4" w:space="0" w:color="auto"/>
            </w:tcBorders>
          </w:tcPr>
          <w:p w14:paraId="73E0FDE3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99" w:type="pct"/>
            <w:tcBorders>
              <w:top w:val="single" w:sz="4" w:space="0" w:color="auto"/>
            </w:tcBorders>
          </w:tcPr>
          <w:p w14:paraId="1978D8FD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99" w:type="pct"/>
            <w:tcBorders>
              <w:top w:val="single" w:sz="4" w:space="0" w:color="auto"/>
            </w:tcBorders>
          </w:tcPr>
          <w:p w14:paraId="4C292E90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99" w:type="pct"/>
            <w:tcBorders>
              <w:top w:val="single" w:sz="4" w:space="0" w:color="auto"/>
            </w:tcBorders>
          </w:tcPr>
          <w:p w14:paraId="62EC1D2E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99" w:type="pct"/>
            <w:tcBorders>
              <w:top w:val="single" w:sz="4" w:space="0" w:color="auto"/>
            </w:tcBorders>
          </w:tcPr>
          <w:p w14:paraId="172869DF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49" w:type="pct"/>
            <w:tcBorders>
              <w:top w:val="single" w:sz="4" w:space="0" w:color="auto"/>
            </w:tcBorders>
          </w:tcPr>
          <w:p w14:paraId="047242AB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99" w:type="pct"/>
            <w:tcBorders>
              <w:top w:val="single" w:sz="4" w:space="0" w:color="auto"/>
            </w:tcBorders>
          </w:tcPr>
          <w:p w14:paraId="2E744582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150FC9" w:rsidRPr="007F5290" w14:paraId="4CD6532E" w14:textId="77777777" w:rsidTr="00150FC9">
        <w:trPr>
          <w:trHeight w:val="230"/>
        </w:trPr>
        <w:tc>
          <w:tcPr>
            <w:tcW w:w="759" w:type="pct"/>
          </w:tcPr>
          <w:p w14:paraId="08E1C2D1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Cattaneo</w:t>
            </w:r>
            <w:proofErr w:type="spellEnd"/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, 20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YXR0YW5lbzwvQXV0aG9yPjxZZWFyPjIwMTg8L1llYXI+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YXR0YW5lbzwvQXV0aG9yPjxZZWFyPjIwMTg8L1llYXI+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0A6EED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49" w:type="pct"/>
          </w:tcPr>
          <w:p w14:paraId="57FB71B0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99" w:type="pct"/>
          </w:tcPr>
          <w:p w14:paraId="64455BC1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49" w:type="pct"/>
          </w:tcPr>
          <w:p w14:paraId="53DDEDC1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99" w:type="pct"/>
          </w:tcPr>
          <w:p w14:paraId="03F6DB82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99" w:type="pct"/>
          </w:tcPr>
          <w:p w14:paraId="304FCE43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99" w:type="pct"/>
          </w:tcPr>
          <w:p w14:paraId="00A8B77C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99" w:type="pct"/>
          </w:tcPr>
          <w:p w14:paraId="6393CD09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49" w:type="pct"/>
          </w:tcPr>
          <w:p w14:paraId="382DCCEE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99" w:type="pct"/>
          </w:tcPr>
          <w:p w14:paraId="501B92AA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150FC9" w:rsidRPr="007F5290" w14:paraId="3BA61E3C" w14:textId="77777777" w:rsidTr="00150FC9">
        <w:trPr>
          <w:trHeight w:val="230"/>
        </w:trPr>
        <w:tc>
          <w:tcPr>
            <w:tcW w:w="759" w:type="pct"/>
          </w:tcPr>
          <w:p w14:paraId="5541FA3B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Genechten</w:t>
            </w:r>
            <w:proofErr w:type="spellEnd"/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, 20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ZW5lY2h0ZW48L0F1dGhvcj48WWVhcj4yMDIxPC9ZZWFy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ZW5lY2h0ZW48L0F1dGhvcj48WWVhcj4yMDIxPC9ZZWFy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0A6EED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49" w:type="pct"/>
          </w:tcPr>
          <w:p w14:paraId="5F298033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99" w:type="pct"/>
          </w:tcPr>
          <w:p w14:paraId="56280B67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49" w:type="pct"/>
          </w:tcPr>
          <w:p w14:paraId="594A5751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99" w:type="pct"/>
          </w:tcPr>
          <w:p w14:paraId="1404A3A8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99" w:type="pct"/>
          </w:tcPr>
          <w:p w14:paraId="110726B8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99" w:type="pct"/>
          </w:tcPr>
          <w:p w14:paraId="5A652DA5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99" w:type="pct"/>
          </w:tcPr>
          <w:p w14:paraId="7694F3BF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49" w:type="pct"/>
          </w:tcPr>
          <w:p w14:paraId="4B57DA4D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99" w:type="pct"/>
          </w:tcPr>
          <w:p w14:paraId="045E95D1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150FC9" w:rsidRPr="007F5290" w14:paraId="6F8D3618" w14:textId="77777777" w:rsidTr="00150FC9">
        <w:trPr>
          <w:trHeight w:val="230"/>
        </w:trPr>
        <w:tc>
          <w:tcPr>
            <w:tcW w:w="759" w:type="pct"/>
            <w:tcBorders>
              <w:top w:val="nil"/>
              <w:left w:val="nil"/>
              <w:right w:val="nil"/>
            </w:tcBorders>
          </w:tcPr>
          <w:p w14:paraId="6EE2BD2F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Heidari</w:t>
            </w:r>
            <w:proofErr w:type="spellEnd"/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, 20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WlkYXJpPC9BdXRob3I+PFllYXI+MjAyMDwvWWVhcj48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WlkYXJpPC9BdXRob3I+PFllYXI+MjAyMDwvWWVhcj48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0A6EED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49" w:type="pct"/>
            <w:tcBorders>
              <w:top w:val="nil"/>
              <w:left w:val="nil"/>
              <w:right w:val="nil"/>
            </w:tcBorders>
          </w:tcPr>
          <w:p w14:paraId="0B80A8AB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99" w:type="pct"/>
            <w:tcBorders>
              <w:top w:val="nil"/>
              <w:left w:val="nil"/>
              <w:right w:val="nil"/>
            </w:tcBorders>
          </w:tcPr>
          <w:p w14:paraId="61D34D82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49" w:type="pct"/>
            <w:tcBorders>
              <w:top w:val="nil"/>
              <w:left w:val="nil"/>
              <w:right w:val="nil"/>
            </w:tcBorders>
          </w:tcPr>
          <w:p w14:paraId="02516692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99" w:type="pct"/>
            <w:tcBorders>
              <w:top w:val="nil"/>
              <w:left w:val="nil"/>
              <w:right w:val="nil"/>
            </w:tcBorders>
          </w:tcPr>
          <w:p w14:paraId="07D8A990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99" w:type="pct"/>
            <w:tcBorders>
              <w:top w:val="nil"/>
              <w:left w:val="nil"/>
              <w:right w:val="nil"/>
            </w:tcBorders>
          </w:tcPr>
          <w:p w14:paraId="1DEDA779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99" w:type="pct"/>
            <w:tcBorders>
              <w:top w:val="nil"/>
              <w:left w:val="nil"/>
              <w:right w:val="nil"/>
            </w:tcBorders>
          </w:tcPr>
          <w:p w14:paraId="413E933B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99" w:type="pct"/>
            <w:tcBorders>
              <w:top w:val="nil"/>
              <w:left w:val="nil"/>
              <w:right w:val="nil"/>
            </w:tcBorders>
          </w:tcPr>
          <w:p w14:paraId="18A31790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49" w:type="pct"/>
            <w:tcBorders>
              <w:top w:val="nil"/>
              <w:left w:val="nil"/>
              <w:right w:val="nil"/>
            </w:tcBorders>
          </w:tcPr>
          <w:p w14:paraId="43CBB84B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99" w:type="pct"/>
            <w:tcBorders>
              <w:top w:val="nil"/>
              <w:left w:val="nil"/>
              <w:right w:val="nil"/>
            </w:tcBorders>
          </w:tcPr>
          <w:p w14:paraId="7969EBEF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150FC9" w:rsidRPr="007F5290" w14:paraId="7B47A089" w14:textId="77777777" w:rsidTr="00150FC9">
        <w:trPr>
          <w:trHeight w:val="230"/>
        </w:trPr>
        <w:tc>
          <w:tcPr>
            <w:tcW w:w="759" w:type="pct"/>
            <w:tcBorders>
              <w:top w:val="nil"/>
              <w:left w:val="nil"/>
              <w:right w:val="nil"/>
            </w:tcBorders>
          </w:tcPr>
          <w:p w14:paraId="176123BE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Hudetz</w:t>
            </w:r>
            <w:proofErr w:type="spellEnd"/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, 2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udetz&lt;/Author&gt;&lt;Year&gt;2019&lt;/Year&gt;&lt;RecNum&gt;16&lt;/RecNum&gt;&lt;DisplayText&gt;&lt;style face="superscript"&gt;16&lt;/style&gt;&lt;/DisplayText&gt;&lt;record&gt;&lt;rec-number&gt;16&lt;/rec-number&gt;&lt;foreign-keys&gt;&lt;key app="EN" db-id="0559rt22i0920oer92op5w2jw2pta2990vfd" timestamp="1633945283"&gt;16&lt;/key&gt;&lt;/foreign-keys&gt;&lt;ref-type name="Journal Article"&gt;17&lt;/ref-type&gt;&lt;contributors&gt;&lt;authors&gt;&lt;author&gt;Hudetz, D.&lt;/author&gt;&lt;author&gt;Boric, I.&lt;/author&gt;&lt;author&gt;Rod, E.&lt;/author&gt;&lt;author&gt;Jelec, Z.&lt;/author&gt;&lt;author&gt;Kunovac, B.&lt;/author&gt;&lt;author&gt;Polasek, O.&lt;/author&gt;&lt;author&gt;Vrdoljak, T.&lt;/author&gt;&lt;author&gt;Plecko, M.&lt;/author&gt;&lt;author&gt;Skelin, A.&lt;/author&gt;&lt;author&gt;Polancec, D.&lt;/author&gt;&lt;author&gt;Zenic, L.&lt;/author&gt;&lt;author&gt;Primorac, D.&lt;/author&gt;&lt;/authors&gt;&lt;/contributors&gt;&lt;titles&gt;&lt;title&gt;Early results of intra-articular micro-fragmented lipoaspirate treatment in patients with late stages knee osteoarthritis: a prospective study&lt;/title&gt;&lt;secondary-title&gt;Croatian Medical Journal&lt;/secondary-title&gt;&lt;/titles&gt;&lt;periodical&gt;&lt;full-title&gt;Croatian Medical Journal&lt;/full-title&gt;&lt;/periodical&gt;&lt;pages&gt;227-236&lt;/pages&gt;&lt;volume&gt;60&lt;/volume&gt;&lt;number&gt;3&lt;/number&gt;&lt;dates&gt;&lt;year&gt;2019&lt;/year&gt;&lt;pub-dates&gt;&lt;date&gt;Jun&lt;/date&gt;&lt;/pub-dates&gt;&lt;/dates&gt;&lt;isbn&gt;0353-9504&lt;/isbn&gt;&lt;accession-num&gt;WOS:000477821000006&lt;/accession-num&gt;&lt;urls&gt;&lt;related-urls&gt;&lt;url&gt;https://www.ncbi.nlm.nih.gov/pmc/articles/PMC6563172/pdf/CroatMedJ_60_0227.pdf&lt;/url&gt;&lt;/related-urls&gt;&lt;/urls&gt;&lt;electronic-resource-num&gt;10.3325/cmj.2019.60.22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0A6EED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49" w:type="pct"/>
            <w:tcBorders>
              <w:top w:val="nil"/>
              <w:left w:val="nil"/>
              <w:right w:val="nil"/>
            </w:tcBorders>
          </w:tcPr>
          <w:p w14:paraId="04A4EE98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99" w:type="pct"/>
            <w:tcBorders>
              <w:top w:val="nil"/>
              <w:left w:val="nil"/>
              <w:right w:val="nil"/>
            </w:tcBorders>
          </w:tcPr>
          <w:p w14:paraId="4661E408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49" w:type="pct"/>
            <w:tcBorders>
              <w:top w:val="nil"/>
              <w:left w:val="nil"/>
              <w:right w:val="nil"/>
            </w:tcBorders>
          </w:tcPr>
          <w:p w14:paraId="3475E431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99" w:type="pct"/>
            <w:tcBorders>
              <w:top w:val="nil"/>
              <w:left w:val="nil"/>
              <w:right w:val="nil"/>
            </w:tcBorders>
          </w:tcPr>
          <w:p w14:paraId="29C00B1C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99" w:type="pct"/>
            <w:tcBorders>
              <w:top w:val="nil"/>
              <w:left w:val="nil"/>
              <w:right w:val="nil"/>
            </w:tcBorders>
          </w:tcPr>
          <w:p w14:paraId="47770CCF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99" w:type="pct"/>
            <w:tcBorders>
              <w:top w:val="nil"/>
              <w:left w:val="nil"/>
              <w:right w:val="nil"/>
            </w:tcBorders>
          </w:tcPr>
          <w:p w14:paraId="3D3340A9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99" w:type="pct"/>
            <w:tcBorders>
              <w:top w:val="nil"/>
              <w:left w:val="nil"/>
              <w:right w:val="nil"/>
            </w:tcBorders>
          </w:tcPr>
          <w:p w14:paraId="7244569A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49" w:type="pct"/>
            <w:tcBorders>
              <w:top w:val="nil"/>
              <w:left w:val="nil"/>
              <w:right w:val="nil"/>
            </w:tcBorders>
          </w:tcPr>
          <w:p w14:paraId="42BB4F86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99" w:type="pct"/>
            <w:tcBorders>
              <w:top w:val="nil"/>
              <w:left w:val="nil"/>
              <w:right w:val="nil"/>
            </w:tcBorders>
          </w:tcPr>
          <w:p w14:paraId="26E6B201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150FC9" w:rsidRPr="007F5290" w14:paraId="0F486AFE" w14:textId="77777777" w:rsidTr="00150FC9">
        <w:trPr>
          <w:trHeight w:val="230"/>
        </w:trPr>
        <w:tc>
          <w:tcPr>
            <w:tcW w:w="759" w:type="pct"/>
            <w:tcBorders>
              <w:top w:val="nil"/>
              <w:left w:val="nil"/>
              <w:right w:val="nil"/>
            </w:tcBorders>
          </w:tcPr>
          <w:p w14:paraId="05E68F40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Malanga, 20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langa&lt;/Author&gt;&lt;Year&gt;2020&lt;/Year&gt;&lt;RecNum&gt;26&lt;/RecNum&gt;&lt;DisplayText&gt;&lt;style face="superscript"&gt;26&lt;/style&gt;&lt;/DisplayText&gt;&lt;record&gt;&lt;rec-number&gt;26&lt;/rec-number&gt;&lt;foreign-keys&gt;&lt;key app="EN" db-id="0559rt22i0920oer92op5w2jw2pta2990vfd" timestamp="1633945284"&gt;26&lt;/key&gt;&lt;/foreign-keys&gt;&lt;ref-type name="Journal Article"&gt;17&lt;/ref-type&gt;&lt;contributors&gt;&lt;authors&gt;&lt;author&gt;Malanga, G. A.&lt;/author&gt;&lt;author&gt;Chirichella, P. S.&lt;/author&gt;&lt;author&gt;Hogaboom, N. S.&lt;/author&gt;&lt;author&gt;Capella, T.&lt;/author&gt;&lt;/authors&gt;&lt;/contributors&gt;&lt;titles&gt;&lt;title&gt;Clinical evaluation of micro-fragmented adipose tissue as a treatment option for patients with meniscus tears with osteoarthritis: a prospective pilot study&lt;/title&gt;&lt;secondary-title&gt;International orthopaedics&lt;/secondary-title&gt;&lt;/titles&gt;&lt;periodical&gt;&lt;full-title&gt;International orthopaedics&lt;/full-title&gt;&lt;/periodical&gt;&lt;keywords&gt;&lt;keyword&gt;*adipose tissue&lt;/keyword&gt;&lt;keyword&gt;*clinical evaluation&lt;/keyword&gt;&lt;keyword&gt;*echography&lt;/keyword&gt;&lt;keyword&gt;*knee meniscus rupture&lt;/keyword&gt;&lt;keyword&gt;*knee osteoarthritis&lt;/keyword&gt;&lt;keyword&gt;*pilot study&lt;/keyword&gt;&lt;keyword&gt;*prospective study&lt;/keyword&gt;&lt;keyword&gt;Adult&lt;/keyword&gt;&lt;keyword&gt;Article&lt;/keyword&gt;&lt;keyword&gt;Cellulitis&lt;/keyword&gt;&lt;keyword&gt;Clinical article&lt;/keyword&gt;&lt;keyword&gt;Complication&lt;/keyword&gt;&lt;keyword&gt;Conservative treatment&lt;/keyword&gt;&lt;keyword&gt;Controlled study&lt;/keyword&gt;&lt;keyword&gt;Female&lt;/keyword&gt;&lt;keyword&gt;Follow up&lt;/keyword&gt;&lt;keyword&gt;Human&lt;/keyword&gt;&lt;keyword&gt;Knee pain&lt;/keyword&gt;&lt;keyword&gt;Male&lt;/keyword&gt;&lt;keyword&gt;Pain assessment&lt;/keyword&gt;&lt;keyword&gt;Randomized controlled trial&lt;/keyword&gt;&lt;/keywords&gt;&lt;dates&gt;&lt;year&gt;2020&lt;/year&gt;&lt;/dates&gt;&lt;accession-num&gt;CN-02194159&lt;/accession-num&gt;&lt;work-type&gt;Journal: Article in Press&lt;/work-type&gt;&lt;urls&gt;&lt;related-urls&gt;&lt;url&gt;https://www.cochranelibrary.com/central/doi/10.1002/central/CN-02194159/full&lt;/url&gt;&lt;url&gt;https://link.springer.com/content/pdf/10.1007/s00264-020-04835-z.pdf&lt;/url&gt;&lt;/related-urls&gt;&lt;/urls&gt;&lt;custom3&gt;PUBMED 33026537,EMBASE 2006897371&lt;/custom3&gt;&lt;electronic-resource-num&gt;10.1007/s00264-020-04835-z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0A6EED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49" w:type="pct"/>
            <w:tcBorders>
              <w:top w:val="nil"/>
              <w:left w:val="nil"/>
              <w:right w:val="nil"/>
            </w:tcBorders>
          </w:tcPr>
          <w:p w14:paraId="791237E1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99" w:type="pct"/>
            <w:tcBorders>
              <w:top w:val="nil"/>
              <w:left w:val="nil"/>
              <w:right w:val="nil"/>
            </w:tcBorders>
          </w:tcPr>
          <w:p w14:paraId="4AF6A454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49" w:type="pct"/>
            <w:tcBorders>
              <w:top w:val="nil"/>
              <w:left w:val="nil"/>
              <w:right w:val="nil"/>
            </w:tcBorders>
          </w:tcPr>
          <w:p w14:paraId="730B1270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99" w:type="pct"/>
            <w:tcBorders>
              <w:top w:val="nil"/>
              <w:left w:val="nil"/>
              <w:right w:val="nil"/>
            </w:tcBorders>
          </w:tcPr>
          <w:p w14:paraId="0ACF506C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99" w:type="pct"/>
            <w:tcBorders>
              <w:top w:val="nil"/>
              <w:left w:val="nil"/>
              <w:right w:val="nil"/>
            </w:tcBorders>
          </w:tcPr>
          <w:p w14:paraId="4E4CEAEB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99" w:type="pct"/>
            <w:tcBorders>
              <w:top w:val="nil"/>
              <w:left w:val="nil"/>
              <w:right w:val="nil"/>
            </w:tcBorders>
          </w:tcPr>
          <w:p w14:paraId="77DD0F3C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99" w:type="pct"/>
            <w:tcBorders>
              <w:top w:val="nil"/>
              <w:left w:val="nil"/>
              <w:right w:val="nil"/>
            </w:tcBorders>
          </w:tcPr>
          <w:p w14:paraId="769E7724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49" w:type="pct"/>
            <w:tcBorders>
              <w:top w:val="nil"/>
              <w:left w:val="nil"/>
              <w:right w:val="nil"/>
            </w:tcBorders>
          </w:tcPr>
          <w:p w14:paraId="384D9425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99" w:type="pct"/>
            <w:tcBorders>
              <w:top w:val="nil"/>
              <w:left w:val="nil"/>
              <w:right w:val="nil"/>
            </w:tcBorders>
          </w:tcPr>
          <w:p w14:paraId="133910DB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150FC9" w:rsidRPr="007F5290" w14:paraId="0DC78A9D" w14:textId="77777777" w:rsidTr="00150FC9">
        <w:trPr>
          <w:trHeight w:val="230"/>
        </w:trPr>
        <w:tc>
          <w:tcPr>
            <w:tcW w:w="759" w:type="pct"/>
            <w:tcBorders>
              <w:top w:val="nil"/>
              <w:left w:val="nil"/>
              <w:right w:val="nil"/>
            </w:tcBorders>
          </w:tcPr>
          <w:p w14:paraId="683D460C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Mautner, 2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V0bmVyPC9BdXRob3I+PFllYXI+MjAxOTwvWWVhcj48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V0bmVyPC9BdXRob3I+PFllYXI+MjAxOTwvWWVhcj48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0A6EED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49" w:type="pct"/>
            <w:tcBorders>
              <w:top w:val="nil"/>
              <w:left w:val="nil"/>
              <w:right w:val="nil"/>
            </w:tcBorders>
          </w:tcPr>
          <w:p w14:paraId="11B527E8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99" w:type="pct"/>
            <w:tcBorders>
              <w:top w:val="nil"/>
              <w:left w:val="nil"/>
              <w:right w:val="nil"/>
            </w:tcBorders>
          </w:tcPr>
          <w:p w14:paraId="6DC8B82F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49" w:type="pct"/>
            <w:tcBorders>
              <w:top w:val="nil"/>
              <w:left w:val="nil"/>
              <w:right w:val="nil"/>
            </w:tcBorders>
          </w:tcPr>
          <w:p w14:paraId="484ED929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99" w:type="pct"/>
            <w:tcBorders>
              <w:top w:val="nil"/>
              <w:left w:val="nil"/>
              <w:right w:val="nil"/>
            </w:tcBorders>
          </w:tcPr>
          <w:p w14:paraId="13EDDDED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99" w:type="pct"/>
            <w:tcBorders>
              <w:top w:val="nil"/>
              <w:left w:val="nil"/>
              <w:right w:val="nil"/>
            </w:tcBorders>
          </w:tcPr>
          <w:p w14:paraId="27679362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99" w:type="pct"/>
            <w:tcBorders>
              <w:top w:val="nil"/>
              <w:left w:val="nil"/>
              <w:right w:val="nil"/>
            </w:tcBorders>
          </w:tcPr>
          <w:p w14:paraId="4B8DD89D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99" w:type="pct"/>
            <w:tcBorders>
              <w:top w:val="nil"/>
              <w:left w:val="nil"/>
              <w:right w:val="nil"/>
            </w:tcBorders>
          </w:tcPr>
          <w:p w14:paraId="1BBBD9DA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49" w:type="pct"/>
            <w:tcBorders>
              <w:top w:val="nil"/>
              <w:left w:val="nil"/>
              <w:right w:val="nil"/>
            </w:tcBorders>
          </w:tcPr>
          <w:p w14:paraId="10A1395E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99" w:type="pct"/>
            <w:tcBorders>
              <w:top w:val="nil"/>
              <w:left w:val="nil"/>
              <w:right w:val="nil"/>
            </w:tcBorders>
          </w:tcPr>
          <w:p w14:paraId="14229555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150FC9" w:rsidRPr="007F5290" w14:paraId="129BE9F4" w14:textId="77777777" w:rsidTr="00150FC9">
        <w:trPr>
          <w:trHeight w:val="230"/>
        </w:trPr>
        <w:tc>
          <w:tcPr>
            <w:tcW w:w="75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B1D6D5F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Russo, 20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dXNzbzwvQXV0aG9yPjxZZWFyPjIwMTc8L1llYXI+PFJl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dXNzbzwvQXV0aG9yPjxZZWFyPjIwMTc8L1llYXI+PFJl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0A6EED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4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F9A229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DCEF820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4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811DFEF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9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0C8947D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9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F54FE2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9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066E16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BA2BCB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4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2ED081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9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01C2D3" w14:textId="77777777" w:rsidR="00150FC9" w:rsidRPr="007F5290" w:rsidRDefault="00150FC9" w:rsidP="00C52B48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5290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</w:tbl>
    <w:p w14:paraId="026AEC31" w14:textId="77777777" w:rsidR="00150FC9" w:rsidRDefault="00150FC9" w:rsidP="00150FC9">
      <w:pPr>
        <w:adjustRightInd w:val="0"/>
        <w:snapToGrid w:val="0"/>
        <w:spacing w:line="480" w:lineRule="auto"/>
      </w:pPr>
    </w:p>
    <w:p w14:paraId="67F308DE" w14:textId="77777777" w:rsidR="00B30793" w:rsidRDefault="00B30793"/>
    <w:sectPr w:rsidR="00B30793" w:rsidSect="00150FC9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5AF7EE7" w14:textId="77777777" w:rsidR="00A802F2" w:rsidRDefault="00A802F2" w:rsidP="00150FC9">
      <w:r>
        <w:separator/>
      </w:r>
    </w:p>
  </w:endnote>
  <w:endnote w:type="continuationSeparator" w:id="0">
    <w:p w14:paraId="0A13F003" w14:textId="77777777" w:rsidR="00A802F2" w:rsidRDefault="00A802F2" w:rsidP="00150FC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35C98B8" w14:textId="77777777" w:rsidR="00A802F2" w:rsidRDefault="00A802F2" w:rsidP="00150FC9">
      <w:r>
        <w:separator/>
      </w:r>
    </w:p>
  </w:footnote>
  <w:footnote w:type="continuationSeparator" w:id="0">
    <w:p w14:paraId="7E8AD01C" w14:textId="77777777" w:rsidR="00A802F2" w:rsidRDefault="00A802F2" w:rsidP="00150FC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5682"/>
    <w:rsid w:val="00150FC9"/>
    <w:rsid w:val="00A75682"/>
    <w:rsid w:val="00A802F2"/>
    <w:rsid w:val="00B30793"/>
    <w:rsid w:val="00CF6B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5:chartTrackingRefBased/>
  <w15:docId w15:val="{701D51D8-F12F-4ED6-B131-86589C01D6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150FC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150FC9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150FC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150FC9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866</Words>
  <Characters>4940</Characters>
  <Application>Microsoft Office Word</Application>
  <DocSecurity>0</DocSecurity>
  <Lines>41</Lines>
  <Paragraphs>11</Paragraphs>
  <ScaleCrop>false</ScaleCrop>
  <Company/>
  <LinksUpToDate>false</LinksUpToDate>
  <CharactersWithSpaces>57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nknown</dc:creator>
  <cp:keywords/>
  <dc:description/>
  <cp:lastModifiedBy>Unknown</cp:lastModifiedBy>
  <cp:revision>2</cp:revision>
  <dcterms:created xsi:type="dcterms:W3CDTF">2021-10-13T07:36:00Z</dcterms:created>
  <dcterms:modified xsi:type="dcterms:W3CDTF">2021-10-13T07:38:00Z</dcterms:modified>
</cp:coreProperties>
</file>